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419FE3" w14:textId="37E2C354" w:rsidR="00C228BC" w:rsidRPr="00E10319" w:rsidRDefault="00B30FDB" w:rsidP="00E10319">
      <w:pPr>
        <w:spacing w:line="360" w:lineRule="auto"/>
        <w:jc w:val="center"/>
        <w:rPr>
          <w:b/>
          <w:szCs w:val="24"/>
          <w:u w:val="single"/>
          <w:lang w:val="en-US"/>
        </w:rPr>
      </w:pPr>
      <w:r>
        <w:rPr>
          <w:b/>
          <w:szCs w:val="24"/>
          <w:u w:val="single"/>
          <w:lang w:val="en-US"/>
        </w:rPr>
        <w:t>SUPPLEMENTARY METHODS</w:t>
      </w:r>
    </w:p>
    <w:p w14:paraId="482AD3D6" w14:textId="77777777" w:rsidR="00522E13" w:rsidRDefault="00C228BC" w:rsidP="00AA3463">
      <w:pPr>
        <w:pStyle w:val="NoSpacing"/>
        <w:spacing w:line="360" w:lineRule="auto"/>
        <w:jc w:val="both"/>
        <w:rPr>
          <w:b/>
          <w:lang w:val="en-US"/>
        </w:rPr>
      </w:pPr>
      <w:r>
        <w:rPr>
          <w:b/>
          <w:lang w:val="en-US"/>
        </w:rPr>
        <w:t>mRNA Expression Profiling</w:t>
      </w:r>
      <w:r w:rsidR="00522E13">
        <w:rPr>
          <w:b/>
          <w:lang w:val="en-US"/>
        </w:rPr>
        <w:t xml:space="preserve"> </w:t>
      </w:r>
    </w:p>
    <w:p w14:paraId="0982FAB9" w14:textId="453938DF" w:rsidR="00522E13" w:rsidRDefault="00522E13" w:rsidP="00AA3463">
      <w:pPr>
        <w:pStyle w:val="NoSpacing"/>
        <w:spacing w:line="360" w:lineRule="auto"/>
        <w:ind w:firstLine="720"/>
        <w:jc w:val="both"/>
        <w:rPr>
          <w:lang w:val="en-US"/>
        </w:rPr>
      </w:pPr>
      <w:r w:rsidRPr="00223933">
        <w:rPr>
          <w:rFonts w:cs="Times New Roman"/>
          <w:szCs w:val="24"/>
        </w:rPr>
        <w:t xml:space="preserve">Gene expression was measured using the </w:t>
      </w:r>
      <w:proofErr w:type="spellStart"/>
      <w:r w:rsidRPr="00223933">
        <w:rPr>
          <w:rFonts w:cs="Times New Roman"/>
          <w:szCs w:val="24"/>
        </w:rPr>
        <w:t>NanoString</w:t>
      </w:r>
      <w:proofErr w:type="spellEnd"/>
      <w:r w:rsidRPr="00223933">
        <w:rPr>
          <w:rFonts w:cs="Times New Roman"/>
          <w:szCs w:val="24"/>
        </w:rPr>
        <w:t xml:space="preserve"> </w:t>
      </w:r>
      <w:proofErr w:type="spellStart"/>
      <w:r w:rsidRPr="00223933">
        <w:rPr>
          <w:rFonts w:cs="Times New Roman"/>
          <w:szCs w:val="24"/>
        </w:rPr>
        <w:t>PanCancer</w:t>
      </w:r>
      <w:proofErr w:type="spellEnd"/>
      <w:r w:rsidRPr="00223933">
        <w:rPr>
          <w:rFonts w:cs="Times New Roman"/>
          <w:szCs w:val="24"/>
        </w:rPr>
        <w:t xml:space="preserve"> Pathway Panel (</w:t>
      </w:r>
      <w:proofErr w:type="spellStart"/>
      <w:r w:rsidRPr="00223933">
        <w:rPr>
          <w:rFonts w:cs="Times New Roman"/>
          <w:szCs w:val="24"/>
        </w:rPr>
        <w:t>NanoString</w:t>
      </w:r>
      <w:proofErr w:type="spellEnd"/>
      <w:r w:rsidRPr="00223933">
        <w:rPr>
          <w:rFonts w:cs="Times New Roman"/>
          <w:szCs w:val="24"/>
        </w:rPr>
        <w:t xml:space="preserve"> Technologies, Seattle, WA, USA). The panel contains probes </w:t>
      </w:r>
      <w:r>
        <w:rPr>
          <w:rFonts w:cs="Times New Roman"/>
          <w:szCs w:val="24"/>
        </w:rPr>
        <w:t>for</w:t>
      </w:r>
      <w:r w:rsidRPr="00223933">
        <w:rPr>
          <w:rFonts w:cs="Times New Roman"/>
          <w:szCs w:val="24"/>
        </w:rPr>
        <w:t xml:space="preserve"> 770 genes implicated in carcinogenic pathways, curated from data by The Cancer Genome Atlas (TCGA)</w:t>
      </w:r>
      <w:r>
        <w:rPr>
          <w:rFonts w:cs="Times New Roman"/>
          <w:szCs w:val="24"/>
        </w:rPr>
        <w:t xml:space="preserve"> (</w:t>
      </w:r>
      <w:hyperlink r:id="rId7" w:history="1">
        <w:r w:rsidRPr="00957384">
          <w:rPr>
            <w:rStyle w:val="Hyperlink"/>
            <w:rFonts w:cs="Times New Roman"/>
            <w:szCs w:val="24"/>
          </w:rPr>
          <w:t>https://cancergenome.nih.gov</w:t>
        </w:r>
      </w:hyperlink>
      <w:r>
        <w:rPr>
          <w:rFonts w:cs="Times New Roman"/>
          <w:szCs w:val="24"/>
        </w:rPr>
        <w:t>)</w:t>
      </w:r>
      <w:r w:rsidRPr="00223933">
        <w:rPr>
          <w:rFonts w:cs="Times New Roman"/>
          <w:szCs w:val="24"/>
        </w:rPr>
        <w:t>.</w:t>
      </w:r>
      <w:r>
        <w:rPr>
          <w:rFonts w:cs="Times New Roman"/>
          <w:szCs w:val="24"/>
        </w:rPr>
        <w:t xml:space="preserve"> Thirty</w:t>
      </w:r>
      <w:r w:rsidRPr="00223933">
        <w:rPr>
          <w:rFonts w:cs="Times New Roman"/>
          <w:szCs w:val="24"/>
        </w:rPr>
        <w:t xml:space="preserve"> additional genes of interest were added for their potential involvement in ovarian cancer biology.</w:t>
      </w:r>
      <w:r>
        <w:rPr>
          <w:rFonts w:cs="Times New Roman"/>
          <w:szCs w:val="24"/>
        </w:rPr>
        <w:t xml:space="preserve"> </w:t>
      </w:r>
      <w:r w:rsidRPr="00223933">
        <w:rPr>
          <w:rFonts w:cs="Times New Roman"/>
          <w:szCs w:val="24"/>
        </w:rPr>
        <w:t xml:space="preserve">The </w:t>
      </w:r>
      <w:proofErr w:type="spellStart"/>
      <w:r w:rsidRPr="00223933">
        <w:rPr>
          <w:rFonts w:cs="Times New Roman"/>
          <w:szCs w:val="24"/>
        </w:rPr>
        <w:t>nCounter</w:t>
      </w:r>
      <w:proofErr w:type="spellEnd"/>
      <w:r w:rsidRPr="00223933">
        <w:rPr>
          <w:rFonts w:cs="Times New Roman"/>
          <w:szCs w:val="24"/>
        </w:rPr>
        <w:t xml:space="preserve"> SPRINT Profiler (</w:t>
      </w:r>
      <w:proofErr w:type="spellStart"/>
      <w:r w:rsidRPr="00223933">
        <w:rPr>
          <w:rFonts w:cs="Times New Roman"/>
          <w:szCs w:val="24"/>
        </w:rPr>
        <w:t>NanoString</w:t>
      </w:r>
      <w:proofErr w:type="spellEnd"/>
      <w:r w:rsidRPr="00223933">
        <w:rPr>
          <w:rFonts w:cs="Times New Roman"/>
          <w:szCs w:val="24"/>
        </w:rPr>
        <w:t xml:space="preserve"> Technologies, Seattle, WA, USA) was used to run the reactions.</w:t>
      </w:r>
    </w:p>
    <w:p w14:paraId="6134D34A" w14:textId="77777777" w:rsidR="00771286" w:rsidRPr="00771286" w:rsidRDefault="00771286" w:rsidP="00AA3463">
      <w:pPr>
        <w:pStyle w:val="NoSpacing"/>
        <w:spacing w:line="360" w:lineRule="auto"/>
        <w:ind w:firstLine="720"/>
        <w:jc w:val="both"/>
        <w:rPr>
          <w:lang w:val="en-US"/>
        </w:rPr>
      </w:pPr>
    </w:p>
    <w:p w14:paraId="4EAE8262" w14:textId="70E25ED2" w:rsidR="001C7E81" w:rsidRPr="005E5E7E" w:rsidRDefault="001C7E81" w:rsidP="00AA3463">
      <w:pPr>
        <w:spacing w:line="360" w:lineRule="auto"/>
        <w:ind w:firstLine="720"/>
        <w:jc w:val="both"/>
        <w:rPr>
          <w:noProof/>
        </w:rPr>
      </w:pPr>
      <w:r>
        <w:rPr>
          <w:rFonts w:cs="Times New Roman"/>
          <w:szCs w:val="24"/>
        </w:rPr>
        <w:t xml:space="preserve">Each </w:t>
      </w:r>
      <w:proofErr w:type="spellStart"/>
      <w:r>
        <w:rPr>
          <w:rFonts w:cs="Times New Roman"/>
          <w:szCs w:val="24"/>
        </w:rPr>
        <w:t>NanoString</w:t>
      </w:r>
      <w:proofErr w:type="spellEnd"/>
      <w:r>
        <w:rPr>
          <w:rFonts w:cs="Times New Roman"/>
          <w:szCs w:val="24"/>
        </w:rPr>
        <w:t xml:space="preserve"> panel contains a number of pre-assigned genes, positive control probes and negative control probes for normalization purposes</w:t>
      </w:r>
      <w:r w:rsidR="00B90682">
        <w:rPr>
          <w:rFonts w:cs="Times New Roman"/>
          <w:szCs w:val="24"/>
        </w:rPr>
        <w:t xml:space="preserve"> </w:t>
      </w:r>
      <w:r w:rsidR="00B90682">
        <w:rPr>
          <w:rFonts w:cs="Times New Roman"/>
          <w:szCs w:val="24"/>
        </w:rPr>
        <w:fldChar w:fldCharType="begin"/>
      </w:r>
      <w:r w:rsidR="00B90682">
        <w:rPr>
          <w:rFonts w:cs="Times New Roman"/>
          <w:szCs w:val="24"/>
        </w:rPr>
        <w:instrText xml:space="preserve"> ADDIN ZOTERO_ITEM CSL_CITATION {"citationID":"I6bThgOy","properties":{"formattedCitation":"[1]","plainCitation":"[1]","noteIndex":0},"citationItems":[{"id":1854,"uris":["http://zotero.org/users/2388671/items/KQEUMHP2"],"uri":["http://zotero.org/users/2388671/items/KQEUMHP2"],"itemData":{"id":1854,"type":"article-journal","title":"Evaluating Robustness and Sensitivity of the NanoString Technologies nCounter Platform to Enable Multiplexed Gene Expression Analysis of Clinical Samples","container-title":"Cancer Research","page":"2587-2593","volume":"75","issue":"13","source":"PubMed","abstract":"Analysis of clinical trial specimens such as formalin-fixed paraffin-embedded (FFPE) tissue for molecular mechanisms of disease progression or drug response is often challenging and limited to a few markers at a time. This has led to the increasing importance of highly multiplexed assays that enable profiling of many biomarkers within a single assay. Methods for gene expression analysis have undergone major advances in biomedical research, but obtaining a robust dataset from low-quality RNA samples, such as those isolated from FFPE tissue, remains a challenge. Here, we provide a detailed evaluation of the NanoString Technologies nCounter platform, which provides a direct digital readout of up to 800 mRNA targets simultaneously. We tested this system by examining a broad set of human clinical tissues for a range of technical variables, including sensitivity and limit of detection to varying RNA quantity and quality, reagent performance over time, variability between instruments, the impact of the number of fields of view sampled, and differences between probe sequence locations and overlapping genes across CodeSets. This study demonstrates that Nanostring offers several key advantages, including sensitivity, reproducibility, technical robustness, and utility for clinical application.","DOI":"10.1158/0008-5472.CAN-15-0262","ISSN":"1538-7445","note":"PMID: 26069246","journalAbbreviation":"Cancer Res.","language":"eng","author":[{"family":"Veldman-Jones","given":"Margaret H."},{"family":"Brant","given":"Roz"},{"family":"Rooney","given":"Claire"},{"family":"Geh","given":"Catherine"},{"family":"Emery","given":"Hollie"},{"family":"Harbron","given":"Chris G."},{"family":"Wappett","given":"Mark"},{"family":"Sharpe","given":"Alan"},{"family":"Dymond","given":"Michael"},{"family":"Barrett","given":"J. Carl"},{"family":"Harrington","given":"Elizabeth A."},{"family":"Marshall","given":"Gayle"}],"issued":{"date-parts":[["2015",7,1]]}}}],"schema":"https://github.com/citation-style-language/schema/raw/master/csl-citation.json"} </w:instrText>
      </w:r>
      <w:r w:rsidR="00B90682">
        <w:rPr>
          <w:rFonts w:cs="Times New Roman"/>
          <w:szCs w:val="24"/>
        </w:rPr>
        <w:fldChar w:fldCharType="separate"/>
      </w:r>
      <w:r w:rsidR="00B90682" w:rsidRPr="00B90682">
        <w:rPr>
          <w:rFonts w:cs="Times New Roman"/>
        </w:rPr>
        <w:t>[1]</w:t>
      </w:r>
      <w:r w:rsidR="00B90682">
        <w:rPr>
          <w:rFonts w:cs="Times New Roman"/>
          <w:szCs w:val="24"/>
        </w:rPr>
        <w:fldChar w:fldCharType="end"/>
      </w:r>
      <w:r>
        <w:rPr>
          <w:rFonts w:cs="Times New Roman"/>
          <w:szCs w:val="24"/>
        </w:rPr>
        <w:t xml:space="preserve">. First, negative control probes are used to eliminate background signals. Second, positive control probes are used to adjust for technical variability. Finally, a number of probes against genes that are not supposed to vary across conditions are included to control for mRNA input (housekeeping genes). To optimize our normalization procedure, eight technical replicates were included. Six different normalization procedures are suggested by the </w:t>
      </w:r>
      <w:proofErr w:type="spellStart"/>
      <w:r>
        <w:rPr>
          <w:rFonts w:cs="Times New Roman"/>
          <w:szCs w:val="24"/>
        </w:rPr>
        <w:t>NanoString</w:t>
      </w:r>
      <w:proofErr w:type="spellEnd"/>
      <w:r>
        <w:rPr>
          <w:rFonts w:cs="Times New Roman"/>
          <w:szCs w:val="24"/>
        </w:rPr>
        <w:t xml:space="preserve"> bioinformatics team (Supplementary </w:t>
      </w:r>
      <w:r w:rsidR="00AF0A32">
        <w:rPr>
          <w:rFonts w:cs="Times New Roman"/>
          <w:szCs w:val="24"/>
        </w:rPr>
        <w:t>methods t</w:t>
      </w:r>
      <w:r>
        <w:rPr>
          <w:rFonts w:cs="Times New Roman"/>
          <w:szCs w:val="24"/>
        </w:rPr>
        <w:t xml:space="preserve">able </w:t>
      </w:r>
      <w:r w:rsidR="00AF0A32">
        <w:rPr>
          <w:rFonts w:cs="Times New Roman"/>
          <w:szCs w:val="24"/>
        </w:rPr>
        <w:t>1</w:t>
      </w:r>
      <w:r>
        <w:rPr>
          <w:rFonts w:cs="Times New Roman"/>
          <w:szCs w:val="24"/>
        </w:rPr>
        <w:t xml:space="preserve">), and each was tested on the eight pairs of technical replicates. The Pearson correlation between the gene expression of each pair was computed and can be found in </w:t>
      </w:r>
      <w:proofErr w:type="gramStart"/>
      <w:r>
        <w:rPr>
          <w:rFonts w:cs="Times New Roman"/>
          <w:szCs w:val="24"/>
        </w:rPr>
        <w:t xml:space="preserve">Supplementary </w:t>
      </w:r>
      <w:r w:rsidR="00AF0A32">
        <w:rPr>
          <w:rFonts w:cs="Times New Roman"/>
          <w:szCs w:val="24"/>
        </w:rPr>
        <w:t xml:space="preserve"> methods</w:t>
      </w:r>
      <w:proofErr w:type="gramEnd"/>
      <w:r w:rsidR="00AF0A32">
        <w:rPr>
          <w:rFonts w:cs="Times New Roman"/>
          <w:szCs w:val="24"/>
        </w:rPr>
        <w:t xml:space="preserve"> t</w:t>
      </w:r>
      <w:r>
        <w:rPr>
          <w:rFonts w:cs="Times New Roman"/>
          <w:szCs w:val="24"/>
        </w:rPr>
        <w:t xml:space="preserve">able </w:t>
      </w:r>
      <w:r w:rsidR="00AF0A32">
        <w:rPr>
          <w:rFonts w:cs="Times New Roman"/>
          <w:szCs w:val="24"/>
        </w:rPr>
        <w:t>2</w:t>
      </w:r>
      <w:r>
        <w:rPr>
          <w:rFonts w:cs="Times New Roman"/>
          <w:szCs w:val="24"/>
        </w:rPr>
        <w:t>.</w:t>
      </w:r>
      <w:r w:rsidRPr="008B679C">
        <w:rPr>
          <w:noProof/>
        </w:rPr>
        <w:t xml:space="preserve"> </w:t>
      </w:r>
      <w:r>
        <w:rPr>
          <w:noProof/>
        </w:rPr>
        <w:t>The low correlation between the replicates for sample 5 were attributed to mislabeling an removed from further evaluation. The mean concordance coefficient for the seven remaining samples was computed across all six normalization procedures. Method 3 was determined to be the optimal procedure.</w:t>
      </w:r>
      <w:r>
        <w:rPr>
          <w:rFonts w:cs="Times New Roman"/>
          <w:szCs w:val="24"/>
        </w:rPr>
        <w:t xml:space="preserve"> </w:t>
      </w:r>
    </w:p>
    <w:p w14:paraId="17CCBF79" w14:textId="19ABC932" w:rsidR="001C7E81" w:rsidRPr="005E5E7E" w:rsidRDefault="001C7E81" w:rsidP="00AA3463">
      <w:pPr>
        <w:spacing w:line="360" w:lineRule="auto"/>
        <w:ind w:firstLine="720"/>
        <w:jc w:val="both"/>
        <w:rPr>
          <w:rFonts w:cs="Times New Roman"/>
          <w:szCs w:val="24"/>
        </w:rPr>
      </w:pPr>
      <w:r>
        <w:rPr>
          <w:noProof/>
        </w:rPr>
        <w:t>First, no background subtraction was performed. Our data had very little noise and most negative control probes had a final count of zero. Second, no positive control noralization was performed. Positive controls are a set number of artificial probes spikes at defined levels within each sample to adjust for variations across lanes, samples, cartridges, and date. Since the positive controls and the endogeneous controls serve similar purpose, this step is often optional. Finally,</w:t>
      </w:r>
      <w:r w:rsidR="00771286">
        <w:rPr>
          <w:noProof/>
        </w:rPr>
        <w:t xml:space="preserve"> </w:t>
      </w:r>
      <w:r>
        <w:rPr>
          <w:noProof/>
        </w:rPr>
        <w:t>the geometric mean of the housekeeping genes was used to control for sample input variability. Samples with a normalization outisde the 0.3-3 range were removed from further analyses.</w:t>
      </w:r>
      <w:r w:rsidR="005C493C">
        <w:rPr>
          <w:noProof/>
        </w:rPr>
        <w:t xml:space="preserve"> </w:t>
      </w:r>
      <w:r w:rsidR="005C493C">
        <w:rPr>
          <w:noProof/>
        </w:rPr>
        <w:lastRenderedPageBreak/>
        <w:t xml:space="preserve">Notably, </w:t>
      </w:r>
      <w:r w:rsidR="00DC7752">
        <w:rPr>
          <w:noProof/>
        </w:rPr>
        <w:t>reference samples were run within each lot of samples to correct for batch effects using the built-in functionalities of the NSolver software.</w:t>
      </w:r>
    </w:p>
    <w:p w14:paraId="20496B0C" w14:textId="5C79AB09" w:rsidR="00771286" w:rsidRDefault="00771286" w:rsidP="00AA3463">
      <w:pPr>
        <w:pStyle w:val="NoSpacing"/>
        <w:spacing w:line="360" w:lineRule="auto"/>
        <w:jc w:val="both"/>
        <w:rPr>
          <w:b/>
          <w:u w:val="single"/>
          <w:lang w:val="en-US"/>
        </w:rPr>
      </w:pPr>
      <w:r w:rsidRPr="008B679C">
        <w:rPr>
          <w:rFonts w:cs="Times New Roman"/>
          <w:noProof/>
          <w:szCs w:val="24"/>
          <w:lang w:val="en-US"/>
        </w:rPr>
        <mc:AlternateContent>
          <mc:Choice Requires="wpg">
            <w:drawing>
              <wp:anchor distT="0" distB="0" distL="114300" distR="114300" simplePos="0" relativeHeight="251656192" behindDoc="0" locked="0" layoutInCell="1" allowOverlap="1" wp14:anchorId="780CE5D5" wp14:editId="63752B51">
                <wp:simplePos x="0" y="0"/>
                <wp:positionH relativeFrom="margin">
                  <wp:align>left</wp:align>
                </wp:positionH>
                <wp:positionV relativeFrom="paragraph">
                  <wp:posOffset>284480</wp:posOffset>
                </wp:positionV>
                <wp:extent cx="5286375" cy="2498725"/>
                <wp:effectExtent l="0" t="19050" r="0" b="0"/>
                <wp:wrapTopAndBottom/>
                <wp:docPr id="288" name="Group 3"/>
                <wp:cNvGraphicFramePr/>
                <a:graphic xmlns:a="http://schemas.openxmlformats.org/drawingml/2006/main">
                  <a:graphicData uri="http://schemas.microsoft.com/office/word/2010/wordprocessingGroup">
                    <wpg:wgp>
                      <wpg:cNvGrpSpPr/>
                      <wpg:grpSpPr>
                        <a:xfrm>
                          <a:off x="0" y="0"/>
                          <a:ext cx="5286375" cy="2498725"/>
                          <a:chOff x="-37157" y="0"/>
                          <a:chExt cx="6444267" cy="3246047"/>
                        </a:xfrm>
                      </wpg:grpSpPr>
                      <pic:pic xmlns:pic="http://schemas.openxmlformats.org/drawingml/2006/picture">
                        <pic:nvPicPr>
                          <pic:cNvPr id="289" name="Picture 289"/>
                          <pic:cNvPicPr>
                            <a:picLocks noChangeAspect="1"/>
                          </pic:cNvPicPr>
                        </pic:nvPicPr>
                        <pic:blipFill>
                          <a:blip r:embed="rId8"/>
                          <a:stretch>
                            <a:fillRect/>
                          </a:stretch>
                        </pic:blipFill>
                        <pic:spPr>
                          <a:xfrm>
                            <a:off x="26033" y="0"/>
                            <a:ext cx="5944872" cy="1978639"/>
                          </a:xfrm>
                          <a:prstGeom prst="rect">
                            <a:avLst/>
                          </a:prstGeom>
                          <a:ln>
                            <a:solidFill>
                              <a:schemeClr val="tx1"/>
                            </a:solidFill>
                          </a:ln>
                        </pic:spPr>
                      </pic:pic>
                      <wps:wsp>
                        <wps:cNvPr id="290" name="TextBox 2"/>
                        <wps:cNvSpPr txBox="1"/>
                        <wps:spPr>
                          <a:xfrm>
                            <a:off x="-37157" y="1978277"/>
                            <a:ext cx="6444267" cy="1267770"/>
                          </a:xfrm>
                          <a:prstGeom prst="rect">
                            <a:avLst/>
                          </a:prstGeom>
                          <a:noFill/>
                          <a:ln>
                            <a:noFill/>
                          </a:ln>
                        </wps:spPr>
                        <wps:txbx>
                          <w:txbxContent>
                            <w:p w14:paraId="2C01757E" w14:textId="2912F318" w:rsidR="00600980" w:rsidRDefault="00600980" w:rsidP="001C7E81">
                              <w:pPr>
                                <w:pStyle w:val="NormalWeb"/>
                                <w:spacing w:before="0" w:beforeAutospacing="0" w:after="0" w:afterAutospacing="0"/>
                              </w:pPr>
                              <w:r>
                                <w:rPr>
                                  <w:b/>
                                  <w:bCs/>
                                  <w:color w:val="000000" w:themeColor="text1"/>
                                  <w:kern w:val="24"/>
                                </w:rPr>
                                <w:t xml:space="preserve">Supplementary </w:t>
                              </w:r>
                              <w:r w:rsidR="00AF0A32">
                                <w:rPr>
                                  <w:b/>
                                  <w:bCs/>
                                  <w:color w:val="000000" w:themeColor="text1"/>
                                  <w:kern w:val="24"/>
                                </w:rPr>
                                <w:t>methods table 1</w:t>
                              </w:r>
                              <w:r>
                                <w:rPr>
                                  <w:b/>
                                  <w:bCs/>
                                  <w:color w:val="000000" w:themeColor="text1"/>
                                  <w:kern w:val="24"/>
                                </w:rPr>
                                <w:t xml:space="preserve">: Parameters for normalization methods for </w:t>
                              </w:r>
                              <w:proofErr w:type="spellStart"/>
                              <w:r>
                                <w:rPr>
                                  <w:b/>
                                  <w:bCs/>
                                  <w:color w:val="000000" w:themeColor="text1"/>
                                  <w:kern w:val="24"/>
                                </w:rPr>
                                <w:t>NanoString</w:t>
                              </w:r>
                              <w:proofErr w:type="spellEnd"/>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780CE5D5" id="Group 3" o:spid="_x0000_s1026" style="position:absolute;left:0;text-align:left;margin-left:0;margin-top:22.4pt;width:416.25pt;height:196.75pt;z-index:251656192;mso-position-horizontal:left;mso-position-horizontal-relative:margin;mso-width-relative:margin;mso-height-relative:margin" coordorigin="-371" coordsize="64442,3246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9" o:spid="_x0000_s1027" type="#_x0000_t75" style="position:absolute;left:260;width:59449;height:19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" stroked="t" strokecolor="black [3213]">
                  <v:imagedata r:id="rId9" o:title=""/>
                  <v:path arrowok="t"/>
                </v:shape>
                <v:shapetype id="_x0000_t202" coordsize="21600,21600" o:spt="202" path="m,l,21600r21600,l21600,xe">
                  <v:stroke joinstyle="miter"/>
                  <v:path gradientshapeok="t" o:connecttype="rect"/>
                </v:shapetype>
                <v:shape id="TextBox 2" o:spid="_x0000_s1028" type="#_x0000_t202" style="position:absolute;left:-371;top:19782;width:64442;height:12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" filled="f" stroked="f">
                  <v:textbox>
                    <w:txbxContent>
                      <w:p w14:paraId="2C01757E" w14:textId="2912F318" w:rsidR="00600980" w:rsidRDefault="00600980" w:rsidP="001C7E81">
                        <w:pPr>
                          <w:pStyle w:val="NormalWeb"/>
                          <w:spacing w:before="0" w:beforeAutospacing="0" w:after="0" w:afterAutospacing="0"/>
                        </w:pPr>
                        <w:r>
                          <w:rPr>
                            <w:b/>
                            <w:bCs/>
                            <w:color w:val="000000" w:themeColor="text1"/>
                            <w:kern w:val="24"/>
                          </w:rPr>
                          <w:t xml:space="preserve">Supplementary </w:t>
                        </w:r>
                        <w:r w:rsidR="00AF0A32">
                          <w:rPr>
                            <w:b/>
                            <w:bCs/>
                            <w:color w:val="000000" w:themeColor="text1"/>
                            <w:kern w:val="24"/>
                          </w:rPr>
                          <w:t>methods table 1</w:t>
                        </w:r>
                        <w:r>
                          <w:rPr>
                            <w:b/>
                            <w:bCs/>
                            <w:color w:val="000000" w:themeColor="text1"/>
                            <w:kern w:val="24"/>
                          </w:rPr>
                          <w:t xml:space="preserve">: Parameters for normalization methods for </w:t>
                        </w:r>
                        <w:proofErr w:type="spellStart"/>
                        <w:r>
                          <w:rPr>
                            <w:b/>
                            <w:bCs/>
                            <w:color w:val="000000" w:themeColor="text1"/>
                            <w:kern w:val="24"/>
                          </w:rPr>
                          <w:t>NanoString</w:t>
                        </w:r>
                        <w:proofErr w:type="spellEnd"/>
                      </w:p>
                    </w:txbxContent>
                  </v:textbox>
                </v:shape>
                <w10:wrap type="topAndBottom" anchorx="margin"/>
              </v:group>
            </w:pict>
          </mc:Fallback>
        </mc:AlternateContent>
      </w:r>
    </w:p>
    <w:p w14:paraId="78B86BDE" w14:textId="77777777" w:rsidR="00771286" w:rsidRDefault="00771286" w:rsidP="00AA3463">
      <w:pPr>
        <w:pStyle w:val="NoSpacing"/>
        <w:spacing w:line="360" w:lineRule="auto"/>
        <w:jc w:val="both"/>
        <w:rPr>
          <w:b/>
          <w:u w:val="single"/>
          <w:lang w:val="en-US"/>
        </w:rPr>
      </w:pPr>
    </w:p>
    <w:p w14:paraId="1E0A5214" w14:textId="77777777" w:rsidR="00771286" w:rsidRDefault="00771286" w:rsidP="00AA3463">
      <w:pPr>
        <w:pStyle w:val="NoSpacing"/>
        <w:spacing w:line="360" w:lineRule="auto"/>
        <w:jc w:val="both"/>
        <w:rPr>
          <w:b/>
          <w:u w:val="single"/>
          <w:lang w:val="en-US"/>
        </w:rPr>
      </w:pPr>
    </w:p>
    <w:p w14:paraId="52174143" w14:textId="114997F1" w:rsidR="00522E13" w:rsidRPr="00E10319" w:rsidRDefault="00771286" w:rsidP="00E10319">
      <w:pPr>
        <w:pStyle w:val="NoSpacing"/>
        <w:spacing w:line="360" w:lineRule="auto"/>
        <w:jc w:val="both"/>
        <w:rPr>
          <w:b/>
          <w:lang w:val="en-US"/>
        </w:rPr>
      </w:pPr>
      <w:r w:rsidRPr="00771286">
        <w:rPr>
          <w:rFonts w:cs="Times New Roman"/>
          <w:noProof/>
          <w:sz w:val="28"/>
          <w:szCs w:val="28"/>
          <w:lang w:val="en-US"/>
        </w:rPr>
        <mc:AlternateContent>
          <mc:Choice Requires="wpg">
            <w:drawing>
              <wp:anchor distT="0" distB="0" distL="114300" distR="114300" simplePos="0" relativeHeight="251658240" behindDoc="1" locked="0" layoutInCell="1" allowOverlap="1" wp14:anchorId="5075BE65" wp14:editId="210B9CB7">
                <wp:simplePos x="0" y="0"/>
                <wp:positionH relativeFrom="margin">
                  <wp:align>left</wp:align>
                </wp:positionH>
                <wp:positionV relativeFrom="paragraph">
                  <wp:posOffset>19050</wp:posOffset>
                </wp:positionV>
                <wp:extent cx="4943475" cy="2828925"/>
                <wp:effectExtent l="0" t="19050" r="28575" b="9525"/>
                <wp:wrapTopAndBottom/>
                <wp:docPr id="291" name="Group 8"/>
                <wp:cNvGraphicFramePr/>
                <a:graphic xmlns:a="http://schemas.openxmlformats.org/drawingml/2006/main">
                  <a:graphicData uri="http://schemas.microsoft.com/office/word/2010/wordprocessingGroup">
                    <wpg:wgp>
                      <wpg:cNvGrpSpPr/>
                      <wpg:grpSpPr>
                        <a:xfrm>
                          <a:off x="0" y="0"/>
                          <a:ext cx="4943475" cy="2828925"/>
                          <a:chOff x="0" y="0"/>
                          <a:chExt cx="6019166" cy="3328134"/>
                        </a:xfrm>
                      </wpg:grpSpPr>
                      <pic:pic xmlns:pic="http://schemas.openxmlformats.org/drawingml/2006/picture">
                        <pic:nvPicPr>
                          <pic:cNvPr id="292" name="Picture 292"/>
                          <pic:cNvPicPr>
                            <a:picLocks noChangeAspect="1"/>
                          </pic:cNvPicPr>
                        </pic:nvPicPr>
                        <pic:blipFill>
                          <a:blip r:embed="rId10"/>
                          <a:stretch>
                            <a:fillRect/>
                          </a:stretch>
                        </pic:blipFill>
                        <pic:spPr>
                          <a:xfrm>
                            <a:off x="74294" y="0"/>
                            <a:ext cx="5944872" cy="2491716"/>
                          </a:xfrm>
                          <a:prstGeom prst="rect">
                            <a:avLst/>
                          </a:prstGeom>
                          <a:ln>
                            <a:solidFill>
                              <a:schemeClr val="tx1"/>
                            </a:solidFill>
                          </a:ln>
                        </pic:spPr>
                      </pic:pic>
                      <wps:wsp>
                        <wps:cNvPr id="293" name="TextBox 7"/>
                        <wps:cNvSpPr txBox="1"/>
                        <wps:spPr>
                          <a:xfrm>
                            <a:off x="0" y="2491716"/>
                            <a:ext cx="5938089" cy="836418"/>
                          </a:xfrm>
                          <a:prstGeom prst="rect">
                            <a:avLst/>
                          </a:prstGeom>
                          <a:noFill/>
                          <a:ln>
                            <a:noFill/>
                          </a:ln>
                        </wps:spPr>
                        <wps:txbx>
                          <w:txbxContent>
                            <w:p w14:paraId="0CFEF332" w14:textId="2FDB80A4" w:rsidR="00600980" w:rsidRPr="00084546" w:rsidRDefault="00600980" w:rsidP="001C7E81">
                              <w:pPr>
                                <w:pStyle w:val="NormalWeb"/>
                                <w:spacing w:before="0" w:beforeAutospacing="0" w:after="0" w:afterAutospacing="0"/>
                                <w:rPr>
                                  <w:b/>
                                  <w:bCs/>
                                  <w:color w:val="000000" w:themeColor="text1"/>
                                  <w:kern w:val="24"/>
                                </w:rPr>
                              </w:pPr>
                              <w:r>
                                <w:rPr>
                                  <w:b/>
                                  <w:bCs/>
                                  <w:color w:val="000000" w:themeColor="text1"/>
                                  <w:kern w:val="24"/>
                                </w:rPr>
                                <w:t xml:space="preserve">Supplementary </w:t>
                              </w:r>
                              <w:r w:rsidR="00AF0A32">
                                <w:rPr>
                                  <w:b/>
                                  <w:bCs/>
                                  <w:color w:val="000000" w:themeColor="text1"/>
                                  <w:kern w:val="24"/>
                                </w:rPr>
                                <w:t>methods table 2</w:t>
                              </w:r>
                              <w:r>
                                <w:rPr>
                                  <w:b/>
                                  <w:bCs/>
                                  <w:color w:val="000000" w:themeColor="text1"/>
                                  <w:kern w:val="24"/>
                                </w:rPr>
                                <w:t xml:space="preserve">: Concordance Correlation Coefficients of six recommendation methods for </w:t>
                              </w:r>
                              <w:proofErr w:type="spellStart"/>
                              <w:r>
                                <w:rPr>
                                  <w:b/>
                                  <w:bCs/>
                                  <w:color w:val="000000" w:themeColor="text1"/>
                                  <w:kern w:val="24"/>
                                </w:rPr>
                                <w:t>NanoString</w:t>
                              </w:r>
                              <w:proofErr w:type="spellEnd"/>
                              <w:r>
                                <w:rPr>
                                  <w:b/>
                                  <w:bCs/>
                                  <w:color w:val="000000" w:themeColor="text1"/>
                                  <w:kern w:val="24"/>
                                </w:rPr>
                                <w:t xml:space="preserve"> da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075BE65" id="Group 8" o:spid="_x0000_s1029" style="position:absolute;left:0;text-align:left;margin-left:0;margin-top:1.5pt;width:389.25pt;height:222.75pt;z-index:-251658240;mso-position-horizontal:left;mso-position-horizontal-relative:margin;mso-width-relative:margin;mso-height-relative:margin" coordsize="60191,3328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">
                <v:shape id="Picture 292" o:spid="_x0000_s1030" type="#_x0000_t75" style="position:absolute;left:742;width:59449;height:249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" stroked="t" strokecolor="black [3213]">
                  <v:imagedata r:id="rId11" o:title=""/>
                  <v:path arrowok="t"/>
                </v:shape>
                <v:shape id="TextBox 7" o:spid="_x0000_s1031" type="#_x0000_t202" style="position:absolute;top:24917;width:59380;height:8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CFEF332" w14:textId="2FDB80A4" w:rsidR="00600980" w:rsidRPr="00084546" w:rsidRDefault="00600980" w:rsidP="001C7E81">
                        <w:pPr>
                          <w:pStyle w:val="NormalWeb"/>
                          <w:spacing w:before="0" w:beforeAutospacing="0" w:after="0" w:afterAutospacing="0"/>
                          <w:rPr>
                            <w:b/>
                            <w:bCs/>
                            <w:color w:val="000000" w:themeColor="text1"/>
                            <w:kern w:val="24"/>
                          </w:rPr>
                        </w:pPr>
                        <w:r>
                          <w:rPr>
                            <w:b/>
                            <w:bCs/>
                            <w:color w:val="000000" w:themeColor="text1"/>
                            <w:kern w:val="24"/>
                          </w:rPr>
                          <w:t xml:space="preserve">Supplementary </w:t>
                        </w:r>
                        <w:r w:rsidR="00AF0A32">
                          <w:rPr>
                            <w:b/>
                            <w:bCs/>
                            <w:color w:val="000000" w:themeColor="text1"/>
                            <w:kern w:val="24"/>
                          </w:rPr>
                          <w:t>methods table 2</w:t>
                        </w:r>
                        <w:r>
                          <w:rPr>
                            <w:b/>
                            <w:bCs/>
                            <w:color w:val="000000" w:themeColor="text1"/>
                            <w:kern w:val="24"/>
                          </w:rPr>
                          <w:t xml:space="preserve">: Concordance Correlation Coefficients of six recommendation methods for </w:t>
                        </w:r>
                        <w:proofErr w:type="spellStart"/>
                        <w:r>
                          <w:rPr>
                            <w:b/>
                            <w:bCs/>
                            <w:color w:val="000000" w:themeColor="text1"/>
                            <w:kern w:val="24"/>
                          </w:rPr>
                          <w:t>NanoString</w:t>
                        </w:r>
                        <w:proofErr w:type="spellEnd"/>
                        <w:r>
                          <w:rPr>
                            <w:b/>
                            <w:bCs/>
                            <w:color w:val="000000" w:themeColor="text1"/>
                            <w:kern w:val="24"/>
                          </w:rPr>
                          <w:t xml:space="preserve"> data</w:t>
                        </w:r>
                      </w:p>
                    </w:txbxContent>
                  </v:textbox>
                </v:shape>
                <w10:wrap type="topAndBottom" anchorx="margin"/>
              </v:group>
            </w:pict>
          </mc:Fallback>
        </mc:AlternateContent>
      </w:r>
      <w:bookmarkStart w:id="0" w:name="_Hlk529092548"/>
    </w:p>
    <w:bookmarkEnd w:id="0"/>
    <w:p w14:paraId="59A36D39" w14:textId="6DA21991" w:rsidR="00771286" w:rsidRDefault="00771286" w:rsidP="00AA3463">
      <w:pPr>
        <w:pStyle w:val="NoSpacing"/>
        <w:jc w:val="both"/>
      </w:pPr>
    </w:p>
    <w:p w14:paraId="7EBBC529" w14:textId="0487AEE8" w:rsidR="00771286" w:rsidRDefault="00771286" w:rsidP="00AA3463">
      <w:pPr>
        <w:pStyle w:val="NoSpacing"/>
        <w:jc w:val="both"/>
      </w:pPr>
    </w:p>
    <w:p w14:paraId="675AA883" w14:textId="1BFF94E4" w:rsidR="00771286" w:rsidRDefault="00771286" w:rsidP="00AA3463">
      <w:pPr>
        <w:pStyle w:val="NoSpacing"/>
        <w:jc w:val="both"/>
      </w:pPr>
    </w:p>
    <w:p w14:paraId="10628A3F" w14:textId="4F56C38E" w:rsidR="00116DB4" w:rsidRDefault="00116DB4" w:rsidP="00AA3463">
      <w:pPr>
        <w:pStyle w:val="NoSpacing"/>
        <w:jc w:val="both"/>
      </w:pPr>
    </w:p>
    <w:p w14:paraId="4E98F19B" w14:textId="77777777" w:rsidR="00E10319" w:rsidRDefault="00E10319" w:rsidP="00AA3463">
      <w:pPr>
        <w:pStyle w:val="NoSpacing"/>
        <w:jc w:val="both"/>
      </w:pPr>
    </w:p>
    <w:p w14:paraId="14D1F928" w14:textId="77777777" w:rsidR="00AC764F" w:rsidRDefault="00AC764F" w:rsidP="00AA3463">
      <w:pPr>
        <w:pStyle w:val="NoSpacing"/>
        <w:jc w:val="center"/>
        <w:rPr>
          <w:b/>
          <w:u w:val="single"/>
        </w:rPr>
      </w:pPr>
    </w:p>
    <w:p w14:paraId="15BDEC44" w14:textId="7E322AA6" w:rsidR="00A85D75" w:rsidRPr="00AF0A32" w:rsidRDefault="00AF0A32" w:rsidP="00AF0A32">
      <w:pPr>
        <w:spacing w:line="259" w:lineRule="auto"/>
        <w:jc w:val="center"/>
        <w:rPr>
          <w:b/>
          <w:u w:val="single"/>
        </w:rPr>
      </w:pPr>
      <w:bookmarkStart w:id="1" w:name="_GoBack"/>
      <w:bookmarkEnd w:id="1"/>
      <w:r>
        <w:rPr>
          <w:b/>
          <w:u w:val="single"/>
        </w:rPr>
        <w:lastRenderedPageBreak/>
        <w:t>SUPPLEMENTARY FIGURES</w:t>
      </w:r>
    </w:p>
    <w:p w14:paraId="747C6DD1" w14:textId="027FE2B6" w:rsidR="00A85D75" w:rsidRDefault="00876933" w:rsidP="0024672F">
      <w:pPr>
        <w:tabs>
          <w:tab w:val="left" w:pos="2532"/>
        </w:tabs>
      </w:pPr>
      <w:r>
        <w:rPr>
          <w:noProof/>
          <w:lang w:val="en-US"/>
        </w:rPr>
        <mc:AlternateContent>
          <mc:Choice Requires="wpg">
            <w:drawing>
              <wp:anchor distT="0" distB="0" distL="114300" distR="114300" simplePos="0" relativeHeight="251664384" behindDoc="0" locked="0" layoutInCell="1" allowOverlap="1" wp14:anchorId="7F2919E2" wp14:editId="287B2166">
                <wp:simplePos x="0" y="0"/>
                <wp:positionH relativeFrom="column">
                  <wp:posOffset>-472440</wp:posOffset>
                </wp:positionH>
                <wp:positionV relativeFrom="paragraph">
                  <wp:posOffset>273050</wp:posOffset>
                </wp:positionV>
                <wp:extent cx="6868795" cy="5692140"/>
                <wp:effectExtent l="0" t="0" r="8255" b="3810"/>
                <wp:wrapNone/>
                <wp:docPr id="6" name="Group 6"/>
                <wp:cNvGraphicFramePr/>
                <a:graphic xmlns:a="http://schemas.openxmlformats.org/drawingml/2006/main">
                  <a:graphicData uri="http://schemas.microsoft.com/office/word/2010/wordprocessingGroup">
                    <wpg:wgp>
                      <wpg:cNvGrpSpPr/>
                      <wpg:grpSpPr>
                        <a:xfrm>
                          <a:off x="0" y="0"/>
                          <a:ext cx="6868795" cy="5692140"/>
                          <a:chOff x="0" y="0"/>
                          <a:chExt cx="6868795" cy="5692140"/>
                        </a:xfrm>
                      </wpg:grpSpPr>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30480" y="0"/>
                            <a:ext cx="3477895" cy="1920240"/>
                          </a:xfrm>
                          <a:prstGeom prst="rect">
                            <a:avLst/>
                          </a:prstGeom>
                        </pic:spPr>
                      </pic:pic>
                      <pic:pic xmlns:pic="http://schemas.openxmlformats.org/drawingml/2006/picture">
                        <pic:nvPicPr>
                          <pic:cNvPr id="2" name="Picture 2"/>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3390900" y="0"/>
                            <a:ext cx="3477895" cy="1920240"/>
                          </a:xfrm>
                          <a:prstGeom prst="rect">
                            <a:avLst/>
                          </a:prstGeom>
                        </pic:spPr>
                      </pic:pic>
                      <pic:pic xmlns:pic="http://schemas.openxmlformats.org/drawingml/2006/picture">
                        <pic:nvPicPr>
                          <pic:cNvPr id="3" name="Picture 3"/>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1844040"/>
                            <a:ext cx="3477895" cy="1920240"/>
                          </a:xfrm>
                          <a:prstGeom prst="rect">
                            <a:avLst/>
                          </a:prstGeom>
                        </pic:spPr>
                      </pic:pic>
                      <pic:pic xmlns:pic="http://schemas.openxmlformats.org/drawingml/2006/picture">
                        <pic:nvPicPr>
                          <pic:cNvPr id="4" name="Picture 4"/>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3352800" y="1836420"/>
                            <a:ext cx="3477895" cy="1920240"/>
                          </a:xfrm>
                          <a:prstGeom prst="rect">
                            <a:avLst/>
                          </a:prstGeom>
                        </pic:spPr>
                      </pic:pic>
                      <pic:pic xmlns:pic="http://schemas.openxmlformats.org/drawingml/2006/picture">
                        <pic:nvPicPr>
                          <pic:cNvPr id="5" name="Picture 5"/>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1699260" y="3771900"/>
                            <a:ext cx="3477895" cy="1920240"/>
                          </a:xfrm>
                          <a:prstGeom prst="rect">
                            <a:avLst/>
                          </a:prstGeom>
                        </pic:spPr>
                      </pic:pic>
                    </wpg:wgp>
                  </a:graphicData>
                </a:graphic>
              </wp:anchor>
            </w:drawing>
          </mc:Choice>
          <mc:Fallback>
            <w:pict>
              <v:group w14:anchorId="653E7860" id="Group 6" o:spid="_x0000_s1026" style="position:absolute;margin-left:-37.2pt;margin-top:21.5pt;width:540.85pt;height:448.2pt;z-index:251664384" coordsize="68687,569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">
                <v:shape id="Picture 1" o:spid="_x0000_s1027" type="#_x0000_t75" style="position:absolute;left:304;width:34779;height:19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">
                  <v:imagedata r:id="rId17" o:title=""/>
                </v:shape>
                <v:shape id="Picture 2" o:spid="_x0000_s1028" type="#_x0000_t75" style="position:absolute;left:33909;width:34778;height:19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">
                  <v:imagedata r:id="rId18" o:title=""/>
                </v:shape>
                <v:shape id="Picture 3" o:spid="_x0000_s1029" type="#_x0000_t75" style="position:absolute;top:18440;width:34778;height:19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">
                  <v:imagedata r:id="rId19" o:title=""/>
                </v:shape>
                <v:shape id="Picture 4" o:spid="_x0000_s1030" type="#_x0000_t75" style="position:absolute;left:33528;top:18364;width:34778;height:19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">
                  <v:imagedata r:id="rId20" o:title=""/>
                </v:shape>
                <v:shape id="Picture 5" o:spid="_x0000_s1031" type="#_x0000_t75" style="position:absolute;left:16992;top:37719;width:34779;height:19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">
                  <v:imagedata r:id="rId21" o:title=""/>
                </v:shape>
              </v:group>
            </w:pict>
          </mc:Fallback>
        </mc:AlternateContent>
      </w:r>
    </w:p>
    <w:p w14:paraId="36D30828" w14:textId="47FFB7DD" w:rsidR="00876933" w:rsidRDefault="00876933" w:rsidP="0024672F">
      <w:pPr>
        <w:tabs>
          <w:tab w:val="left" w:pos="2532"/>
        </w:tabs>
      </w:pPr>
    </w:p>
    <w:p w14:paraId="18C53758" w14:textId="4C0DB8D7" w:rsidR="00876933" w:rsidRDefault="00876933" w:rsidP="00876933">
      <w:pPr>
        <w:pStyle w:val="NoSpacing"/>
      </w:pPr>
      <w:r>
        <w:rPr>
          <w:noProof/>
          <w:lang w:val="en-US"/>
        </w:rPr>
        <mc:AlternateContent>
          <mc:Choice Requires="wps">
            <w:drawing>
              <wp:anchor distT="45720" distB="45720" distL="114300" distR="114300" simplePos="0" relativeHeight="251666432" behindDoc="0" locked="0" layoutInCell="1" allowOverlap="1" wp14:anchorId="1A610A4D" wp14:editId="6C07DDF6">
                <wp:simplePos x="0" y="0"/>
                <wp:positionH relativeFrom="margin">
                  <wp:posOffset>-168275</wp:posOffset>
                </wp:positionH>
                <wp:positionV relativeFrom="paragraph">
                  <wp:posOffset>5449570</wp:posOffset>
                </wp:positionV>
                <wp:extent cx="6525895" cy="1404620"/>
                <wp:effectExtent l="0" t="0" r="825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25895" cy="1404620"/>
                        </a:xfrm>
                        <a:prstGeom prst="rect">
                          <a:avLst/>
                        </a:prstGeom>
                        <a:solidFill>
                          <a:srgbClr val="FFFFFF"/>
                        </a:solidFill>
                        <a:ln w="9525">
                          <a:noFill/>
                          <a:miter lim="800000"/>
                          <a:headEnd/>
                          <a:tailEnd/>
                        </a:ln>
                      </wps:spPr>
                      <wps:txbx>
                        <w:txbxContent>
                          <w:p w14:paraId="110C39C1" w14:textId="73E1FB2E" w:rsidR="00876933" w:rsidRPr="00876933" w:rsidRDefault="00876933" w:rsidP="00B56404">
                            <w:pPr>
                              <w:jc w:val="both"/>
                            </w:pPr>
                            <w:r w:rsidRPr="00876933">
                              <w:rPr>
                                <w:b/>
                                <w:bCs/>
                              </w:rPr>
                              <w:t>Supplementary Figure 1: Log-transformed Quantile-Quantile plots of the Univariate S</w:t>
                            </w:r>
                            <w:r>
                              <w:rPr>
                                <w:b/>
                                <w:bCs/>
                              </w:rPr>
                              <w:t xml:space="preserve">urvival Analysis p-values. </w:t>
                            </w:r>
                            <w:r>
                              <w:t xml:space="preserve">P-values derived from the univariate survival analysis of the effects of each individual gene was plotted for each fold in which the </w:t>
                            </w:r>
                            <w:r w:rsidR="00B56404">
                              <w:t>analysis took place. The horizontal line at 2.52 represents</w:t>
                            </w:r>
                            <w:r w:rsidR="00513F1C">
                              <w:t xml:space="preserve"> -</w:t>
                            </w:r>
                            <w:proofErr w:type="gramStart"/>
                            <w:r w:rsidR="00513F1C">
                              <w:t>log(</w:t>
                            </w:r>
                            <w:proofErr w:type="gramEnd"/>
                            <w:r w:rsidR="00513F1C">
                              <w:t xml:space="preserve">0.003), which was the </w:t>
                            </w:r>
                            <w:proofErr w:type="spellStart"/>
                            <w:r w:rsidR="00513F1C">
                              <w:t>cut</w:t>
                            </w:r>
                            <w:r w:rsidR="00B56404">
                              <w:t>off</w:t>
                            </w:r>
                            <w:proofErr w:type="spellEnd"/>
                            <w:r w:rsidR="00B56404">
                              <w:t xml:space="preserve"> for variable selection in the final modeling of survival in the test cohor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A610A4D" id="_x0000_t202" coordsize="21600,21600" o:spt="202" path="m,l,21600r21600,l21600,xe">
                <v:stroke joinstyle="miter"/>
                <v:path gradientshapeok="t" o:connecttype="rect"/>
              </v:shapetype>
              <v:shape id="Text Box 2" o:spid="_x0000_s1032" type="#_x0000_t202" style="position:absolute;margin-left:-13.25pt;margin-top:429.1pt;width:513.85pt;height:110.6pt;z-index:2516664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" stroked="f">
                <v:textbox style="mso-fit-shape-to-text:t">
                  <w:txbxContent>
                    <w:p w14:paraId="110C39C1" w14:textId="73E1FB2E" w:rsidR="00876933" w:rsidRPr="00876933" w:rsidRDefault="00876933" w:rsidP="00B56404">
                      <w:pPr>
                        <w:jc w:val="both"/>
                      </w:pPr>
                      <w:r w:rsidRPr="00876933">
                        <w:rPr>
                          <w:b/>
                          <w:bCs/>
                        </w:rPr>
                        <w:t>Supplementary Figure 1: Log-transformed Quantile-Quantile plots of the Univariate S</w:t>
                      </w:r>
                      <w:r>
                        <w:rPr>
                          <w:b/>
                          <w:bCs/>
                        </w:rPr>
                        <w:t xml:space="preserve">urvival Analysis p-values. </w:t>
                      </w:r>
                      <w:r>
                        <w:t xml:space="preserve">P-values derived from the univariate survival analysis of the effects of each individual gene was plotted for each fold in which the </w:t>
                      </w:r>
                      <w:r w:rsidR="00B56404">
                        <w:t>analysis took place. The horizontal line at 2.52 represents</w:t>
                      </w:r>
                      <w:r w:rsidR="00513F1C">
                        <w:t xml:space="preserve"> -</w:t>
                      </w:r>
                      <w:proofErr w:type="gramStart"/>
                      <w:r w:rsidR="00513F1C">
                        <w:t>log(</w:t>
                      </w:r>
                      <w:proofErr w:type="gramEnd"/>
                      <w:r w:rsidR="00513F1C">
                        <w:t xml:space="preserve">0.003), which was the </w:t>
                      </w:r>
                      <w:proofErr w:type="spellStart"/>
                      <w:r w:rsidR="00513F1C">
                        <w:t>cut</w:t>
                      </w:r>
                      <w:r w:rsidR="00B56404">
                        <w:t>off</w:t>
                      </w:r>
                      <w:proofErr w:type="spellEnd"/>
                      <w:r w:rsidR="00B56404">
                        <w:t xml:space="preserve"> for variable selection in the final modeling of survival in the test cohort.</w:t>
                      </w:r>
                    </w:p>
                  </w:txbxContent>
                </v:textbox>
                <w10:wrap type="square" anchorx="margin"/>
              </v:shape>
            </w:pict>
          </mc:Fallback>
        </mc:AlternateContent>
      </w:r>
      <w:r>
        <w:br w:type="page"/>
      </w:r>
    </w:p>
    <w:p w14:paraId="59B48DED" w14:textId="77777777" w:rsidR="00A85D75" w:rsidRDefault="00A85D75" w:rsidP="0024672F">
      <w:pPr>
        <w:tabs>
          <w:tab w:val="left" w:pos="2532"/>
        </w:tabs>
      </w:pPr>
    </w:p>
    <w:p w14:paraId="0E99C2CE" w14:textId="6BE53190" w:rsidR="00A85D75" w:rsidRDefault="00A85D75" w:rsidP="0024672F">
      <w:pPr>
        <w:tabs>
          <w:tab w:val="left" w:pos="2532"/>
        </w:tabs>
      </w:pPr>
      <w:r w:rsidRPr="009C7807">
        <w:rPr>
          <w:noProof/>
          <w:u w:val="single"/>
          <w:lang w:val="en-US"/>
        </w:rPr>
        <w:drawing>
          <wp:inline distT="0" distB="0" distL="0" distR="0" wp14:anchorId="52AB47BD" wp14:editId="42F49081">
            <wp:extent cx="4815256" cy="3411855"/>
            <wp:effectExtent l="0" t="0" r="4445" b="0"/>
            <wp:docPr id="36" name="Picture 35">
              <a:extLst xmlns:a="http://schemas.openxmlformats.org/drawingml/2006/main">
                <a:ext uri="{FF2B5EF4-FFF2-40B4-BE49-F238E27FC236}">
                  <a16:creationId xmlns:a16="http://schemas.microsoft.com/office/drawing/2014/main" id="{7E323763-6246-47E6-82C0-322570D600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5">
                      <a:extLst>
                        <a:ext uri="{FF2B5EF4-FFF2-40B4-BE49-F238E27FC236}">
                          <a16:creationId xmlns:a16="http://schemas.microsoft.com/office/drawing/2014/main" id="{7E323763-6246-47E6-82C0-322570D6007A}"/>
                        </a:ext>
                      </a:extLst>
                    </pic:cNvPr>
                    <pic:cNvPicPr>
                      <a:picLocks noChangeAspect="1"/>
                    </pic:cNvPicPr>
                  </pic:nvPicPr>
                  <pic:blipFill>
                    <a:blip r:embed="rId22"/>
                    <a:stretch>
                      <a:fillRect/>
                    </a:stretch>
                  </pic:blipFill>
                  <pic:spPr>
                    <a:xfrm>
                      <a:off x="0" y="0"/>
                      <a:ext cx="4829360" cy="3421849"/>
                    </a:xfrm>
                    <a:prstGeom prst="rect">
                      <a:avLst/>
                    </a:prstGeom>
                  </pic:spPr>
                </pic:pic>
              </a:graphicData>
            </a:graphic>
          </wp:inline>
        </w:drawing>
      </w:r>
    </w:p>
    <w:p w14:paraId="0D72B4CA" w14:textId="760FC033" w:rsidR="00876933" w:rsidRDefault="00A85D75" w:rsidP="00B56404">
      <w:pPr>
        <w:spacing w:line="259" w:lineRule="auto"/>
      </w:pPr>
      <w:r>
        <w:rPr>
          <w:b/>
        </w:rPr>
        <w:t xml:space="preserve">Supplementary Figure </w:t>
      </w:r>
      <w:r w:rsidR="00876933">
        <w:rPr>
          <w:b/>
        </w:rPr>
        <w:t>2</w:t>
      </w:r>
      <w:r>
        <w:rPr>
          <w:b/>
        </w:rPr>
        <w:t xml:space="preserve">: </w:t>
      </w:r>
      <w:r w:rsidR="00C671E0">
        <w:rPr>
          <w:b/>
        </w:rPr>
        <w:t xml:space="preserve">Abridged representation of the FOXM1 regulatory network. </w:t>
      </w:r>
      <w:r w:rsidR="00C671E0">
        <w:t xml:space="preserve">See references </w:t>
      </w:r>
      <w:r w:rsidR="00C671E0">
        <w:fldChar w:fldCharType="begin"/>
      </w:r>
      <w:r w:rsidR="00AF0A32">
        <w:instrText xml:space="preserve"> ADDIN ZOTERO_ITEM CSL_CITATION {"citationID":"zvVrLrLE","properties":{"formattedCitation":"[2\\uc0\\u8211{}5]","plainCitation":"[2–5]","noteIndex":0},"citationItems":[{"id":1310,"uris":["http://zotero.org/users/2388671/items/YJGKBB7Q"],"uri":["http://zotero.org/users/2388671/items/YJGKBB7Q"],"itemData":{"id":1310,"type":"article-journal","title":"The Forkhead Transcription Factor FOXM1 Controls Cell Cycle-Dependent Gene Expression through an Atypical Chromatin Binding Mechanism","container-title":"Molecular and Cellular Biology","page":"227-236","volume":"33","issue":"2","source":"mcb.asm.org","DOI":"10.1128/MCB.00881-12","ISSN":"0270-7306, 1098-5549","note":"PMID: 23109430","journalAbbreviation":"Mol. Cell. Biol.","language":"en","author":[{"family":"Chen","given":"Xi"},{"family":"Müller","given":"Gerd A."},{"family":"Quaas","given":"Marianne"},{"family":"Fischer","given":"Martin"},{"family":"Han","given":"Namshik"},{"family":"Stutchbury","given":"Benjamin"},{"family":"Sharrocks","given":"Andrew D."},{"family":"Engeland","given":"Kurt"}],"issued":{"date-parts":[["2013",1,15]]}},"locator":"1"},{"id":1292,"uris":["http://zotero.org/users/2388671/items/QRZIEJRA"],"uri":["http://zotero.org/users/2388671/items/QRZIEJRA"],"itemData":{"id":1292,"type":"article-journal","title":"FoxM1: A Master Regulator of Tumor Metastasis","container-title":"Cancer Research","page":"4329-4333","volume":"71","issue":"13","source":"cancerres.aacrjournals.org","abstract":"The FoxM1 transcription factor gene is overexpressed in cancer. Its expression is stimulated by oncogenic signaling pathways and reactive oxygen species. It is also a target of regulation by the tumor suppressor genes. The transcriptional activity of FoxM1 depends upon activation by cyclin and cyclin-dependent kinases as well as Plk1. FoxM1 stimulates expression of several genes involved in the cell cycle progression. Moreover, it supports proliferation of tumor cells by stimulating expression of the antioxidant genes and reducing oxidative stress. A new study provides evidence that FoxM1, in the absence of its inhibitor, the tumor suppressor Arf, drives metastasis of hepatocellular carcinoma (HCC). It induces an epithelial–mesenchymal–like transition phenotype in HCC cells, increases cell migration, and induces premetastatic niche at the distal organ of metastasis. FoxM1 directly activates genes involved in multiple steps of metastasis. In this review, we discuss the evidence for a master regulatory role of FoxM1 in tumor metastasis. Cancer Res; 71(13); 4329–33. ©2011 AACR.","DOI":"10.1158/0008-5472.CAN-11-0640","ISSN":"0008-5472, 1538-7445","note":"PMID: 21712406","shortTitle":"FoxM1","journalAbbreviation":"Cancer Res","language":"en","author":[{"family":"Raychaudhuri","given":"Pradip"},{"family":"Park","given":"Hyun Jung"}],"issued":{"date-parts":[["2011",7,1]]}},"locator":"1"},{"id":1715,"uris":["http://zotero.org/users/2388671/items/ZK4ZGXHC"],"uri":["http://zotero.org/users/2388671/items/ZK4ZGXHC"],"itemData":{"id":1715,"type":"article-journal","title":"Two-fold elevation of expression of FoxM1 transcription factor in mouse embryonic fibroblasts enhances cell cycle checkpoint activity by stimulating p21 and Chk1 transcription","container-title":"Cell Proliferation","page":"494-504","volume":"43","issue":"5","source":"PubMed","abstract":"OBJECTIVES: Forkhead Box M1 (FoxM1) transcription factor regulates expression of cell cycle effective genes and is stabilized by checkpoint kinase 2 (Chk2) to stimulate expression of DNA repair enzymes in response to DNA damage. This study intended to test whether FoxM1 is involved in cell cycle checkpoint pathways.\nMATERIALS AND METHODS: Analysis of senescence and cell proliferation in FoxM1 transgenic (TG) mouse embryonic fibroblasts (MEFs) with 2-fold elevation of FoxM1, and overexpression or knockdown of FoxM1 in an inducible FoxM1 expression cell line, or FoxM1 siRNA. Chromatin immunoprecipitation (ChIP), electrophoretic mobility shift assays (EMSA), and cotransfection to determine FoxM1 transcription targets, as well as RNase protection assays and western blot analysis, were performed.\nRESULTS: Two-fold elevation of FoxM1 in FoxM1-TG-MEFs resulted in low levels of cell proliferation and increase in permanent cell cycle arrest at early passages (from passage 6 to 9). These phenotypes correlated with increased phosphorylation of p53 on Ser15, elevated expression of cell cycle inhibitor p21 and Chk1 at passage 3. FoxM1 was stabilized in response to DNA damage in MEFs and FoxM1 overexpression induced p21. Knockdown of FoxM1 resulted in decrease in Chk1. ChIP, EMSA and cotransfection assays confirmed that FoxM1 stimulated promoters of p21 and Chk1.\nCONCLUSIONS: Chk1 and p21 are direct transcription targets of FoxM1 and FoxM1 participates in transcriptional responses to stress in normal cells.","DOI":"10.1111/j.1365-2184.2010.00699.x","ISSN":"1365-2184","note":"PMID: 20887555","journalAbbreviation":"Cell Prolif.","language":"eng","author":[{"family":"Tan","given":"Y."},{"family":"Chen","given":"Y."},{"family":"Yu","given":"L."},{"family":"Zhu","given":"H."},{"family":"Meng","given":"X."},{"family":"Huang","given":"X."},{"family":"Meng","given":"L."},{"family":"Ding","given":"M."},{"family":"Wang","given":"Z."},{"family":"Shan","given":"L."}],"issued":{"date-parts":[["2010",10]]}},"locator":"1"},{"id":1711,"uris":["http://zotero.org/users/2388671/items/K8EGIUJS"],"uri":["http://zotero.org/users/2388671/items/K8EGIUJS"],"itemData":{"id":1711,"type":"article-journal","title":"Chk2 Mediates Stabilization of the FoxM1 Transcription Factor To Stimulate Expression of DNA Repair Genes","container-title":"Molecular and Cellular Biology","page":"1007-1016","volume":"27","issue":"3","source":"mcb.asm.org","abstract":"The forkhead box M1 (FoxM1) transcription factor regulates expression of cell cycle genes essential for DNA replication and mitosis during organ repair and cancer progression. Here, we demonstrate that FoxM1-deficient (−/−) mouse embryonic fibroblasts and osteosarcoma U2OS cells depleted in FoxM1 levels by small interfering RNA transfection display increased DNA breaks, as evidenced by immunofluorescence focus staining for phosphospecific histone H2AX. FoxM1-deficient cells also exhibit stimulation of p53 transcriptional activity, as evidenced by increased expression of the p21cip1 gene. FoxM1-deficient cells display reduced expression of the base excision repair factor X-ray cross-complementing group 1 (XRCC1) and breast cancer-associated gene 2 (BRCA2), the latter of which is involved in homologous recombination repair of DNA double-strand breaks. Furthermore, FoxM1 protein is phosphorylated by checkpoint kinase 2 (Chk2) in response to DNA damage. This phosphorylation of FoxM1 on serine residue 361 caused increased stability of the FoxM1 protein with corresponding increased transcription of XRCC1 and BRCA2 genes, both of which are required for repair of DNA damage. These results identify a novel role for FoxM1 in the transcriptional response during DNA damage/checkpoint signaling and show a novel mechanism by which Chk2 protein regulates expression of DNA repair enzymes.","DOI":"10.1128/MCB.01068-06","ISSN":"0270-7306, 1098-5549","note":"PMID: 17101782","journalAbbreviation":"Mol. Cell. Biol.","language":"en","author":[{"family":"Tan","given":"Yongjun"},{"family":"Raychaudhuri","given":"Pradip"},{"family":"Costa","given":"Robert H."}],"issued":{"date-parts":[["2007",2,1]]}},"locator":"1"}],"schema":"https://github.com/citation-style-language/schema/raw/master/csl-citation.json"} </w:instrText>
      </w:r>
      <w:r w:rsidR="00C671E0">
        <w:fldChar w:fldCharType="separate"/>
      </w:r>
      <w:r w:rsidR="00AF0A32" w:rsidRPr="00AF0A32">
        <w:rPr>
          <w:rFonts w:cs="Times New Roman"/>
          <w:szCs w:val="24"/>
        </w:rPr>
        <w:t>[2–5]</w:t>
      </w:r>
      <w:r w:rsidR="00C671E0">
        <w:fldChar w:fldCharType="end"/>
      </w:r>
    </w:p>
    <w:p w14:paraId="554D4A5B" w14:textId="112A5935" w:rsidR="00B56404" w:rsidRDefault="00B56404" w:rsidP="00B56404">
      <w:pPr>
        <w:pStyle w:val="NoSpacing"/>
      </w:pPr>
    </w:p>
    <w:p w14:paraId="20ACF90F" w14:textId="26DB6DC5" w:rsidR="00B56404" w:rsidRDefault="00B56404" w:rsidP="00B56404">
      <w:pPr>
        <w:pStyle w:val="NoSpacing"/>
      </w:pPr>
    </w:p>
    <w:p w14:paraId="4B0EF6AF" w14:textId="181A626E" w:rsidR="00B56404" w:rsidRDefault="00B56404" w:rsidP="00B56404">
      <w:pPr>
        <w:pStyle w:val="NoSpacing"/>
      </w:pPr>
    </w:p>
    <w:p w14:paraId="473EDB0B" w14:textId="516620F8" w:rsidR="00B56404" w:rsidRDefault="00B56404" w:rsidP="00B56404">
      <w:pPr>
        <w:pStyle w:val="NoSpacing"/>
      </w:pPr>
    </w:p>
    <w:p w14:paraId="560B9A1E" w14:textId="16244A71" w:rsidR="00B56404" w:rsidRDefault="00B56404" w:rsidP="00B56404">
      <w:pPr>
        <w:pStyle w:val="NoSpacing"/>
      </w:pPr>
    </w:p>
    <w:p w14:paraId="094886DA" w14:textId="3E6A1CB5" w:rsidR="00B56404" w:rsidRDefault="00B56404" w:rsidP="00B56404">
      <w:pPr>
        <w:pStyle w:val="NoSpacing"/>
      </w:pPr>
    </w:p>
    <w:p w14:paraId="07DC187C" w14:textId="21A40086" w:rsidR="00B56404" w:rsidRDefault="00B56404" w:rsidP="00B56404">
      <w:pPr>
        <w:pStyle w:val="NoSpacing"/>
      </w:pPr>
    </w:p>
    <w:p w14:paraId="2BB4E65A" w14:textId="55F5E415" w:rsidR="00B56404" w:rsidRDefault="00B56404" w:rsidP="00B56404">
      <w:pPr>
        <w:pStyle w:val="NoSpacing"/>
      </w:pPr>
    </w:p>
    <w:p w14:paraId="553BEE37" w14:textId="772EA618" w:rsidR="00B56404" w:rsidRDefault="00B56404" w:rsidP="00B56404">
      <w:pPr>
        <w:pStyle w:val="NoSpacing"/>
      </w:pPr>
    </w:p>
    <w:p w14:paraId="53A6D90F" w14:textId="42E1F57B" w:rsidR="00B56404" w:rsidRDefault="00B56404" w:rsidP="00B56404">
      <w:pPr>
        <w:pStyle w:val="NoSpacing"/>
      </w:pPr>
    </w:p>
    <w:p w14:paraId="71935223" w14:textId="3BC2FC7B" w:rsidR="00B56404" w:rsidRDefault="00B56404" w:rsidP="00B56404">
      <w:pPr>
        <w:pStyle w:val="NoSpacing"/>
      </w:pPr>
    </w:p>
    <w:p w14:paraId="425CC696" w14:textId="7C3B4267" w:rsidR="00B56404" w:rsidRDefault="00B56404" w:rsidP="00B56404">
      <w:pPr>
        <w:pStyle w:val="NoSpacing"/>
      </w:pPr>
    </w:p>
    <w:p w14:paraId="086F686D" w14:textId="3505CC94" w:rsidR="00B56404" w:rsidRDefault="00B56404" w:rsidP="00B56404">
      <w:pPr>
        <w:pStyle w:val="NoSpacing"/>
      </w:pPr>
    </w:p>
    <w:p w14:paraId="3A861F56" w14:textId="466CEA5A" w:rsidR="00B56404" w:rsidRDefault="00B56404" w:rsidP="00B56404">
      <w:pPr>
        <w:pStyle w:val="NoSpacing"/>
      </w:pPr>
    </w:p>
    <w:p w14:paraId="5B675CCE" w14:textId="27602A12" w:rsidR="00B56404" w:rsidRDefault="00B56404" w:rsidP="00B56404">
      <w:pPr>
        <w:pStyle w:val="NoSpacing"/>
      </w:pPr>
    </w:p>
    <w:p w14:paraId="2F3AC936" w14:textId="77777777" w:rsidR="00B56404" w:rsidRPr="00B56404" w:rsidRDefault="00B56404" w:rsidP="00B56404">
      <w:pPr>
        <w:pStyle w:val="NoSpacing"/>
      </w:pPr>
    </w:p>
    <w:p w14:paraId="67CED016" w14:textId="77777777" w:rsidR="00876933" w:rsidRDefault="00876933" w:rsidP="00803337">
      <w:pPr>
        <w:jc w:val="center"/>
        <w:rPr>
          <w:b/>
        </w:rPr>
      </w:pPr>
    </w:p>
    <w:p w14:paraId="3B47C6B3" w14:textId="77777777" w:rsidR="00876933" w:rsidRDefault="00876933" w:rsidP="00803337">
      <w:pPr>
        <w:jc w:val="center"/>
        <w:rPr>
          <w:b/>
        </w:rPr>
      </w:pPr>
    </w:p>
    <w:p w14:paraId="1EB9478C" w14:textId="77777777" w:rsidR="00876933" w:rsidRDefault="00876933" w:rsidP="00803337">
      <w:pPr>
        <w:jc w:val="center"/>
        <w:rPr>
          <w:b/>
        </w:rPr>
      </w:pPr>
    </w:p>
    <w:p w14:paraId="5A079327" w14:textId="77777777" w:rsidR="00876933" w:rsidRDefault="00876933" w:rsidP="00803337">
      <w:pPr>
        <w:jc w:val="center"/>
        <w:rPr>
          <w:b/>
        </w:rPr>
      </w:pPr>
    </w:p>
    <w:p w14:paraId="36A10E30" w14:textId="44FA8686" w:rsidR="00C671E0" w:rsidRDefault="00AF0A32" w:rsidP="00803337">
      <w:pPr>
        <w:jc w:val="center"/>
        <w:rPr>
          <w:b/>
          <w:u w:val="single"/>
        </w:rPr>
      </w:pPr>
      <w:r>
        <w:rPr>
          <w:b/>
          <w:u w:val="single"/>
        </w:rPr>
        <w:lastRenderedPageBreak/>
        <w:t xml:space="preserve">Supplementary Material </w:t>
      </w:r>
      <w:r w:rsidR="00803337">
        <w:rPr>
          <w:b/>
          <w:u w:val="single"/>
        </w:rPr>
        <w:t>References</w:t>
      </w:r>
    </w:p>
    <w:p w14:paraId="39ED220D" w14:textId="77777777" w:rsidR="00AF0A32" w:rsidRPr="00B326AD" w:rsidRDefault="00803337" w:rsidP="00AF0A32">
      <w:pPr>
        <w:pStyle w:val="Bibliography"/>
        <w:rPr>
          <w:rFonts w:cs="Times New Roman"/>
        </w:rPr>
      </w:pPr>
      <w:r>
        <w:fldChar w:fldCharType="begin"/>
      </w:r>
      <w:r w:rsidR="00AF0A32">
        <w:instrText xml:space="preserve"> ADDIN ZOTERO_BIBL {"uncited":[],"omitted":[],"custom":[]} CSL_BIBLIOGRAPHY </w:instrText>
      </w:r>
      <w:r>
        <w:fldChar w:fldCharType="separate"/>
      </w:r>
      <w:r w:rsidR="00AF0A32" w:rsidRPr="00AF0A32">
        <w:rPr>
          <w:rFonts w:cs="Times New Roman"/>
        </w:rPr>
        <w:t xml:space="preserve">1. </w:t>
      </w:r>
      <w:r w:rsidR="00AF0A32" w:rsidRPr="00AF0A32">
        <w:rPr>
          <w:rFonts w:cs="Times New Roman"/>
        </w:rPr>
        <w:tab/>
        <w:t xml:space="preserve">Veldman-Jones MH, Brant R, Rooney C et al. Evaluating Robustness and Sensitivity of the NanoString Technologies nCounter Platform to Enable Multiplexed Gene Expression Analysis of Clinical Samples. </w:t>
      </w:r>
      <w:r w:rsidR="00AF0A32" w:rsidRPr="00B326AD">
        <w:rPr>
          <w:rFonts w:cs="Times New Roman"/>
        </w:rPr>
        <w:t>Cancer Res. 2015; 75(13):2587–2593.</w:t>
      </w:r>
    </w:p>
    <w:p w14:paraId="59401241" w14:textId="77777777" w:rsidR="00AF0A32" w:rsidRPr="00AF0A32" w:rsidRDefault="00AF0A32" w:rsidP="00AF0A32">
      <w:pPr>
        <w:pStyle w:val="Bibliography"/>
        <w:rPr>
          <w:rFonts w:cs="Times New Roman"/>
        </w:rPr>
      </w:pPr>
      <w:r w:rsidRPr="00B326AD">
        <w:rPr>
          <w:rFonts w:cs="Times New Roman"/>
        </w:rPr>
        <w:t xml:space="preserve">2. </w:t>
      </w:r>
      <w:r w:rsidRPr="00B326AD">
        <w:rPr>
          <w:rFonts w:cs="Times New Roman"/>
        </w:rPr>
        <w:tab/>
        <w:t xml:space="preserve">Chen X, Müller GA, </w:t>
      </w:r>
      <w:proofErr w:type="spellStart"/>
      <w:r w:rsidRPr="00B326AD">
        <w:rPr>
          <w:rFonts w:cs="Times New Roman"/>
        </w:rPr>
        <w:t>Quaas</w:t>
      </w:r>
      <w:proofErr w:type="spellEnd"/>
      <w:r w:rsidRPr="00B326AD">
        <w:rPr>
          <w:rFonts w:cs="Times New Roman"/>
        </w:rPr>
        <w:t xml:space="preserve"> M et al. </w:t>
      </w:r>
      <w:r w:rsidRPr="00AF0A32">
        <w:rPr>
          <w:rFonts w:cs="Times New Roman"/>
        </w:rPr>
        <w:t xml:space="preserve">The </w:t>
      </w:r>
      <w:proofErr w:type="spellStart"/>
      <w:r w:rsidRPr="00AF0A32">
        <w:rPr>
          <w:rFonts w:cs="Times New Roman"/>
        </w:rPr>
        <w:t>Forkhead</w:t>
      </w:r>
      <w:proofErr w:type="spellEnd"/>
      <w:r w:rsidRPr="00AF0A32">
        <w:rPr>
          <w:rFonts w:cs="Times New Roman"/>
        </w:rPr>
        <w:t xml:space="preserve"> Transcription Factor FOXM1 Controls Cell Cycle-Dependent Gene Expression through an Atypical Chromatin Binding Mechanism. Mol. Cell. Biol. 2013; 33(2):227–236.</w:t>
      </w:r>
    </w:p>
    <w:p w14:paraId="0A093709" w14:textId="77777777" w:rsidR="00AF0A32" w:rsidRPr="00B326AD" w:rsidRDefault="00AF0A32" w:rsidP="00AF0A32">
      <w:pPr>
        <w:pStyle w:val="Bibliography"/>
        <w:rPr>
          <w:rFonts w:cs="Times New Roman"/>
        </w:rPr>
      </w:pPr>
      <w:r w:rsidRPr="00AF0A32">
        <w:rPr>
          <w:rFonts w:cs="Times New Roman"/>
        </w:rPr>
        <w:t xml:space="preserve">3. </w:t>
      </w:r>
      <w:r w:rsidRPr="00AF0A32">
        <w:rPr>
          <w:rFonts w:cs="Times New Roman"/>
        </w:rPr>
        <w:tab/>
        <w:t xml:space="preserve">Raychaudhuri P, Park HJ. FoxM1: A Master Regulator of Tumor Metastasis. </w:t>
      </w:r>
      <w:r w:rsidRPr="00B326AD">
        <w:rPr>
          <w:rFonts w:cs="Times New Roman"/>
        </w:rPr>
        <w:t>Cancer Res 2011; 71(13):4329–4333.</w:t>
      </w:r>
    </w:p>
    <w:p w14:paraId="1E910B92" w14:textId="77777777" w:rsidR="00AF0A32" w:rsidRPr="00AF0A32" w:rsidRDefault="00AF0A32" w:rsidP="00AF0A32">
      <w:pPr>
        <w:pStyle w:val="Bibliography"/>
        <w:rPr>
          <w:rFonts w:cs="Times New Roman"/>
        </w:rPr>
      </w:pPr>
      <w:r w:rsidRPr="00B326AD">
        <w:rPr>
          <w:rFonts w:cs="Times New Roman"/>
        </w:rPr>
        <w:t xml:space="preserve">4. </w:t>
      </w:r>
      <w:r w:rsidRPr="00B326AD">
        <w:rPr>
          <w:rFonts w:cs="Times New Roman"/>
        </w:rPr>
        <w:tab/>
        <w:t xml:space="preserve">Tan Y, Chen Y, Yu L et al. </w:t>
      </w:r>
      <w:r w:rsidRPr="00AF0A32">
        <w:rPr>
          <w:rFonts w:cs="Times New Roman"/>
        </w:rPr>
        <w:t>Two-fold elevation of expression of FoxM1 transcription factor in mouse embryonic fibroblasts enhances cell cycle checkpoint activity by stimulating p21 and Chk1 transcription. Cell Prolif. 2010; 43(5):494–504.</w:t>
      </w:r>
    </w:p>
    <w:p w14:paraId="3D759577" w14:textId="77777777" w:rsidR="00AF0A32" w:rsidRPr="00AF0A32" w:rsidRDefault="00AF0A32" w:rsidP="00AF0A32">
      <w:pPr>
        <w:pStyle w:val="Bibliography"/>
        <w:rPr>
          <w:rFonts w:cs="Times New Roman"/>
        </w:rPr>
      </w:pPr>
      <w:r w:rsidRPr="00AF0A32">
        <w:rPr>
          <w:rFonts w:cs="Times New Roman"/>
        </w:rPr>
        <w:t xml:space="preserve">5. </w:t>
      </w:r>
      <w:r w:rsidRPr="00AF0A32">
        <w:rPr>
          <w:rFonts w:cs="Times New Roman"/>
        </w:rPr>
        <w:tab/>
        <w:t>Tan Y, Raychaudhuri P, Costa RH. Chk2 Mediates Stabilization of the FoxM1 Transcription Factor To Stimulate Expression of DNA Repair Genes. Mol. Cell. Biol. 2007; 27(3):1007–1016.</w:t>
      </w:r>
    </w:p>
    <w:p w14:paraId="396C1A50" w14:textId="62F3BD43" w:rsidR="00803337" w:rsidRPr="00803337" w:rsidRDefault="00803337" w:rsidP="00803337">
      <w:pPr>
        <w:pStyle w:val="NoSpacing"/>
      </w:pPr>
      <w:r>
        <w:fldChar w:fldCharType="end"/>
      </w:r>
    </w:p>
    <w:sectPr w:rsidR="00803337" w:rsidRPr="00803337" w:rsidSect="00BF509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CC2199" w14:textId="77777777" w:rsidR="00307AC9" w:rsidRDefault="00307AC9" w:rsidP="001C7E81">
      <w:pPr>
        <w:spacing w:after="0"/>
      </w:pPr>
      <w:r>
        <w:separator/>
      </w:r>
    </w:p>
  </w:endnote>
  <w:endnote w:type="continuationSeparator" w:id="0">
    <w:p w14:paraId="5A2FD899" w14:textId="77777777" w:rsidR="00307AC9" w:rsidRDefault="00307AC9" w:rsidP="001C7E8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AE0D18" w14:textId="77777777" w:rsidR="00307AC9" w:rsidRDefault="00307AC9" w:rsidP="001C7E81">
      <w:pPr>
        <w:spacing w:after="0"/>
      </w:pPr>
      <w:r>
        <w:separator/>
      </w:r>
    </w:p>
  </w:footnote>
  <w:footnote w:type="continuationSeparator" w:id="0">
    <w:p w14:paraId="21DBFA8F" w14:textId="77777777" w:rsidR="00307AC9" w:rsidRDefault="00307AC9" w:rsidP="001C7E8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7D0554"/>
    <w:multiLevelType w:val="hybridMultilevel"/>
    <w:tmpl w:val="40520C40"/>
    <w:lvl w:ilvl="0" w:tplc="500EBE3A">
      <w:start w:val="1"/>
      <w:numFmt w:val="bullet"/>
      <w:lvlText w:val="•"/>
      <w:lvlJc w:val="left"/>
      <w:pPr>
        <w:tabs>
          <w:tab w:val="num" w:pos="720"/>
        </w:tabs>
        <w:ind w:left="720" w:hanging="360"/>
      </w:pPr>
      <w:rPr>
        <w:rFonts w:ascii="Arial" w:hAnsi="Arial" w:hint="default"/>
      </w:rPr>
    </w:lvl>
    <w:lvl w:ilvl="1" w:tplc="581EDAF2" w:tentative="1">
      <w:start w:val="1"/>
      <w:numFmt w:val="bullet"/>
      <w:lvlText w:val="•"/>
      <w:lvlJc w:val="left"/>
      <w:pPr>
        <w:tabs>
          <w:tab w:val="num" w:pos="1440"/>
        </w:tabs>
        <w:ind w:left="1440" w:hanging="360"/>
      </w:pPr>
      <w:rPr>
        <w:rFonts w:ascii="Arial" w:hAnsi="Arial" w:hint="default"/>
      </w:rPr>
    </w:lvl>
    <w:lvl w:ilvl="2" w:tplc="2CD8DE26" w:tentative="1">
      <w:start w:val="1"/>
      <w:numFmt w:val="bullet"/>
      <w:lvlText w:val="•"/>
      <w:lvlJc w:val="left"/>
      <w:pPr>
        <w:tabs>
          <w:tab w:val="num" w:pos="2160"/>
        </w:tabs>
        <w:ind w:left="2160" w:hanging="360"/>
      </w:pPr>
      <w:rPr>
        <w:rFonts w:ascii="Arial" w:hAnsi="Arial" w:hint="default"/>
      </w:rPr>
    </w:lvl>
    <w:lvl w:ilvl="3" w:tplc="EA5A4688" w:tentative="1">
      <w:start w:val="1"/>
      <w:numFmt w:val="bullet"/>
      <w:lvlText w:val="•"/>
      <w:lvlJc w:val="left"/>
      <w:pPr>
        <w:tabs>
          <w:tab w:val="num" w:pos="2880"/>
        </w:tabs>
        <w:ind w:left="2880" w:hanging="360"/>
      </w:pPr>
      <w:rPr>
        <w:rFonts w:ascii="Arial" w:hAnsi="Arial" w:hint="default"/>
      </w:rPr>
    </w:lvl>
    <w:lvl w:ilvl="4" w:tplc="3F9EF3B4" w:tentative="1">
      <w:start w:val="1"/>
      <w:numFmt w:val="bullet"/>
      <w:lvlText w:val="•"/>
      <w:lvlJc w:val="left"/>
      <w:pPr>
        <w:tabs>
          <w:tab w:val="num" w:pos="3600"/>
        </w:tabs>
        <w:ind w:left="3600" w:hanging="360"/>
      </w:pPr>
      <w:rPr>
        <w:rFonts w:ascii="Arial" w:hAnsi="Arial" w:hint="default"/>
      </w:rPr>
    </w:lvl>
    <w:lvl w:ilvl="5" w:tplc="CE286362" w:tentative="1">
      <w:start w:val="1"/>
      <w:numFmt w:val="bullet"/>
      <w:lvlText w:val="•"/>
      <w:lvlJc w:val="left"/>
      <w:pPr>
        <w:tabs>
          <w:tab w:val="num" w:pos="4320"/>
        </w:tabs>
        <w:ind w:left="4320" w:hanging="360"/>
      </w:pPr>
      <w:rPr>
        <w:rFonts w:ascii="Arial" w:hAnsi="Arial" w:hint="default"/>
      </w:rPr>
    </w:lvl>
    <w:lvl w:ilvl="6" w:tplc="0102F22E" w:tentative="1">
      <w:start w:val="1"/>
      <w:numFmt w:val="bullet"/>
      <w:lvlText w:val="•"/>
      <w:lvlJc w:val="left"/>
      <w:pPr>
        <w:tabs>
          <w:tab w:val="num" w:pos="5040"/>
        </w:tabs>
        <w:ind w:left="5040" w:hanging="360"/>
      </w:pPr>
      <w:rPr>
        <w:rFonts w:ascii="Arial" w:hAnsi="Arial" w:hint="default"/>
      </w:rPr>
    </w:lvl>
    <w:lvl w:ilvl="7" w:tplc="94A0686C" w:tentative="1">
      <w:start w:val="1"/>
      <w:numFmt w:val="bullet"/>
      <w:lvlText w:val="•"/>
      <w:lvlJc w:val="left"/>
      <w:pPr>
        <w:tabs>
          <w:tab w:val="num" w:pos="5760"/>
        </w:tabs>
        <w:ind w:left="5760" w:hanging="360"/>
      </w:pPr>
      <w:rPr>
        <w:rFonts w:ascii="Arial" w:hAnsi="Arial" w:hint="default"/>
      </w:rPr>
    </w:lvl>
    <w:lvl w:ilvl="8" w:tplc="7DACB83A" w:tentative="1">
      <w:start w:val="1"/>
      <w:numFmt w:val="bullet"/>
      <w:lvlText w:val="•"/>
      <w:lvlJc w:val="left"/>
      <w:pPr>
        <w:tabs>
          <w:tab w:val="num" w:pos="6480"/>
        </w:tabs>
        <w:ind w:left="6480" w:hanging="360"/>
      </w:pPr>
      <w:rPr>
        <w:rFonts w:ascii="Arial" w:hAnsi="Aria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7E81"/>
    <w:rsid w:val="00080B7E"/>
    <w:rsid w:val="00116DB4"/>
    <w:rsid w:val="00176CFA"/>
    <w:rsid w:val="001A7ED4"/>
    <w:rsid w:val="001C224C"/>
    <w:rsid w:val="001C7E81"/>
    <w:rsid w:val="001F7F9E"/>
    <w:rsid w:val="0024672F"/>
    <w:rsid w:val="00307AC9"/>
    <w:rsid w:val="003619D0"/>
    <w:rsid w:val="004A0C69"/>
    <w:rsid w:val="004C444C"/>
    <w:rsid w:val="00513F1C"/>
    <w:rsid w:val="00522E13"/>
    <w:rsid w:val="005A7482"/>
    <w:rsid w:val="005B755C"/>
    <w:rsid w:val="005C493C"/>
    <w:rsid w:val="005D7A06"/>
    <w:rsid w:val="005F1B4E"/>
    <w:rsid w:val="00600980"/>
    <w:rsid w:val="0062052C"/>
    <w:rsid w:val="006B4D55"/>
    <w:rsid w:val="006E3AC8"/>
    <w:rsid w:val="00771286"/>
    <w:rsid w:val="007834FF"/>
    <w:rsid w:val="00803337"/>
    <w:rsid w:val="00876933"/>
    <w:rsid w:val="008C46BC"/>
    <w:rsid w:val="008D6721"/>
    <w:rsid w:val="008F2F30"/>
    <w:rsid w:val="00953C27"/>
    <w:rsid w:val="009A2893"/>
    <w:rsid w:val="009C7807"/>
    <w:rsid w:val="009F0839"/>
    <w:rsid w:val="00A445F0"/>
    <w:rsid w:val="00A85D75"/>
    <w:rsid w:val="00A86CC2"/>
    <w:rsid w:val="00A87BAB"/>
    <w:rsid w:val="00AA3463"/>
    <w:rsid w:val="00AC764F"/>
    <w:rsid w:val="00AF0A32"/>
    <w:rsid w:val="00B30FDB"/>
    <w:rsid w:val="00B326AD"/>
    <w:rsid w:val="00B46E83"/>
    <w:rsid w:val="00B56404"/>
    <w:rsid w:val="00B90682"/>
    <w:rsid w:val="00BC5655"/>
    <w:rsid w:val="00BF5091"/>
    <w:rsid w:val="00C137C8"/>
    <w:rsid w:val="00C228BC"/>
    <w:rsid w:val="00C31E29"/>
    <w:rsid w:val="00C671E0"/>
    <w:rsid w:val="00CD2C5B"/>
    <w:rsid w:val="00D26B4A"/>
    <w:rsid w:val="00DC7752"/>
    <w:rsid w:val="00E10319"/>
    <w:rsid w:val="00E20B83"/>
    <w:rsid w:val="00E4311A"/>
    <w:rsid w:val="00E757D2"/>
    <w:rsid w:val="00EC37A3"/>
  </w:rsids>
  <m:mathPr>
    <m:mathFont m:val="Cambria Math"/>
    <m:brkBin m:val="before"/>
    <m:brkBinSub m:val="--"/>
    <m:smallFrac m:val="0"/>
    <m:dispDef/>
    <m:lMargin m:val="0"/>
    <m:rMargin m:val="0"/>
    <m:defJc m:val="centerGroup"/>
    <m:wrapIndent m:val="1440"/>
    <m:intLim m:val="subSup"/>
    <m:naryLim m:val="undOvr"/>
  </m:mathPr>
  <w:themeFontLang w:val="en-US" w:eastAsia="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47C338"/>
  <w15:chartTrackingRefBased/>
  <w15:docId w15:val="{EBDAA484-5D41-4410-AAFC-83E7CE0044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Spacing"/>
    <w:qFormat/>
    <w:rsid w:val="009F0839"/>
    <w:pPr>
      <w:spacing w:line="24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F0839"/>
    <w:pPr>
      <w:spacing w:after="0" w:line="240" w:lineRule="auto"/>
    </w:pPr>
    <w:rPr>
      <w:rFonts w:ascii="Times New Roman" w:hAnsi="Times New Roman"/>
      <w:sz w:val="24"/>
    </w:rPr>
  </w:style>
  <w:style w:type="paragraph" w:styleId="FootnoteText">
    <w:name w:val="footnote text"/>
    <w:basedOn w:val="Normal"/>
    <w:link w:val="FootnoteTextChar"/>
    <w:uiPriority w:val="99"/>
    <w:semiHidden/>
    <w:unhideWhenUsed/>
    <w:rsid w:val="001C7E81"/>
    <w:pPr>
      <w:spacing w:after="0"/>
    </w:pPr>
    <w:rPr>
      <w:sz w:val="20"/>
      <w:szCs w:val="20"/>
    </w:rPr>
  </w:style>
  <w:style w:type="character" w:customStyle="1" w:styleId="FootnoteTextChar">
    <w:name w:val="Footnote Text Char"/>
    <w:basedOn w:val="DefaultParagraphFont"/>
    <w:link w:val="FootnoteText"/>
    <w:uiPriority w:val="99"/>
    <w:semiHidden/>
    <w:rsid w:val="001C7E81"/>
    <w:rPr>
      <w:rFonts w:ascii="Times New Roman" w:hAnsi="Times New Roman"/>
      <w:sz w:val="20"/>
      <w:szCs w:val="20"/>
    </w:rPr>
  </w:style>
  <w:style w:type="character" w:styleId="FootnoteReference">
    <w:name w:val="footnote reference"/>
    <w:basedOn w:val="DefaultParagraphFont"/>
    <w:uiPriority w:val="99"/>
    <w:semiHidden/>
    <w:unhideWhenUsed/>
    <w:rsid w:val="001C7E81"/>
    <w:rPr>
      <w:vertAlign w:val="superscript"/>
    </w:rPr>
  </w:style>
  <w:style w:type="paragraph" w:styleId="NormalWeb">
    <w:name w:val="Normal (Web)"/>
    <w:basedOn w:val="Normal"/>
    <w:uiPriority w:val="99"/>
    <w:semiHidden/>
    <w:unhideWhenUsed/>
    <w:rsid w:val="001C7E81"/>
    <w:pPr>
      <w:spacing w:before="100" w:beforeAutospacing="1" w:after="100" w:afterAutospacing="1"/>
    </w:pPr>
    <w:rPr>
      <w:rFonts w:eastAsiaTheme="minorEastAsia" w:cs="Times New Roman"/>
      <w:szCs w:val="24"/>
      <w:lang w:eastAsia="en-CA"/>
    </w:rPr>
  </w:style>
  <w:style w:type="character" w:styleId="Hyperlink">
    <w:name w:val="Hyperlink"/>
    <w:basedOn w:val="DefaultParagraphFont"/>
    <w:uiPriority w:val="99"/>
    <w:unhideWhenUsed/>
    <w:rsid w:val="00522E13"/>
    <w:rPr>
      <w:color w:val="0563C1" w:themeColor="hyperlink"/>
      <w:u w:val="single"/>
    </w:rPr>
  </w:style>
  <w:style w:type="character" w:customStyle="1" w:styleId="UnresolvedMention1">
    <w:name w:val="Unresolved Mention1"/>
    <w:basedOn w:val="DefaultParagraphFont"/>
    <w:uiPriority w:val="99"/>
    <w:semiHidden/>
    <w:unhideWhenUsed/>
    <w:rsid w:val="00522E13"/>
    <w:rPr>
      <w:color w:val="605E5C"/>
      <w:shd w:val="clear" w:color="auto" w:fill="E1DFDD"/>
    </w:rPr>
  </w:style>
  <w:style w:type="character" w:styleId="CommentReference">
    <w:name w:val="annotation reference"/>
    <w:basedOn w:val="DefaultParagraphFont"/>
    <w:uiPriority w:val="99"/>
    <w:semiHidden/>
    <w:unhideWhenUsed/>
    <w:rsid w:val="00771286"/>
    <w:rPr>
      <w:sz w:val="16"/>
      <w:szCs w:val="16"/>
    </w:rPr>
  </w:style>
  <w:style w:type="paragraph" w:styleId="ListParagraph">
    <w:name w:val="List Paragraph"/>
    <w:basedOn w:val="Normal"/>
    <w:uiPriority w:val="34"/>
    <w:qFormat/>
    <w:rsid w:val="00A85D75"/>
    <w:pPr>
      <w:spacing w:after="0"/>
      <w:ind w:left="720"/>
      <w:contextualSpacing/>
    </w:pPr>
    <w:rPr>
      <w:rFonts w:eastAsiaTheme="minorEastAsia" w:cs="Times New Roman"/>
      <w:szCs w:val="24"/>
      <w:lang w:eastAsia="en-CA"/>
    </w:rPr>
  </w:style>
  <w:style w:type="paragraph" w:styleId="Bibliography">
    <w:name w:val="Bibliography"/>
    <w:basedOn w:val="Normal"/>
    <w:next w:val="Normal"/>
    <w:uiPriority w:val="37"/>
    <w:unhideWhenUsed/>
    <w:rsid w:val="00803337"/>
    <w:pPr>
      <w:tabs>
        <w:tab w:val="left" w:pos="384"/>
      </w:tabs>
      <w:spacing w:after="240"/>
      <w:ind w:left="384" w:hanging="384"/>
    </w:pPr>
  </w:style>
  <w:style w:type="paragraph" w:styleId="BalloonText">
    <w:name w:val="Balloon Text"/>
    <w:basedOn w:val="Normal"/>
    <w:link w:val="BalloonTextChar"/>
    <w:uiPriority w:val="99"/>
    <w:semiHidden/>
    <w:unhideWhenUsed/>
    <w:rsid w:val="00B326A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26A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yperlink" Target="https://cancergenome.nih.gov" TargetMode="External"/><Relationship Id="rId12" Type="http://schemas.openxmlformats.org/officeDocument/2006/relationships/image" Target="media/image4.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6.pn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2101</Words>
  <Characters>11981</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cteau</dc:creator>
  <cp:keywords/>
  <dc:description/>
  <cp:lastModifiedBy>David Octeau</cp:lastModifiedBy>
  <cp:revision>3</cp:revision>
  <cp:lastPrinted>2019-07-14T15:21:00Z</cp:lastPrinted>
  <dcterms:created xsi:type="dcterms:W3CDTF">2019-07-14T15:37:00Z</dcterms:created>
  <dcterms:modified xsi:type="dcterms:W3CDTF">2019-07-14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wMkuTEn8"/&gt;&lt;style id="http://www.zotero.org/styles/annals-of-oncology" hasBibliography="1" bibliographyStyleHasBeenSet="1"/&gt;&lt;prefs&gt;&lt;pref name="fieldType" value="Field"/&gt;&lt;/prefs&gt;&lt;/data&gt;</vt:lpwstr>
  </property>
</Properties>
</file>